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rPr>
      </w:pPr>
      <w:r>
        <w:rPr>
          <w:rFonts w:hint="eastAsia" w:ascii="黑体" w:hAnsi="黑体" w:eastAsia="黑体" w:cs="黑体"/>
          <w:sz w:val="30"/>
          <w:szCs w:val="30"/>
          <w:lang w:val="en-US" w:eastAsia="zh-CN"/>
        </w:rPr>
        <w:t>论文题目</w:t>
      </w:r>
      <w:r>
        <w:rPr>
          <w:rFonts w:hint="eastAsia" w:ascii="黑体" w:hAnsi="黑体" w:eastAsia="黑体" w:cs="黑体"/>
          <w:sz w:val="30"/>
          <w:szCs w:val="30"/>
        </w:rPr>
        <w:t>:</w:t>
      </w:r>
      <w:r>
        <w:rPr>
          <w:rFonts w:hint="eastAsia" w:ascii="黑体" w:hAnsi="黑体" w:eastAsia="黑体" w:cs="黑体"/>
          <w:sz w:val="30"/>
          <w:szCs w:val="30"/>
          <w:lang w:val="en-US" w:eastAsia="zh-CN"/>
        </w:rPr>
        <w:t xml:space="preserve"> 《基于信用分配的决策优化——以中国象棋博弈为例》</w:t>
      </w:r>
      <w:r>
        <w:rPr>
          <w:rFonts w:hint="eastAsia" w:ascii="黑体" w:hAnsi="黑体" w:eastAsia="黑体" w:cs="黑体"/>
          <w:sz w:val="30"/>
          <w:szCs w:val="30"/>
        </w:rPr>
        <w:t xml:space="preserve"> </w:t>
      </w:r>
    </w:p>
    <w:p>
      <w:pPr>
        <w:spacing w:line="360" w:lineRule="auto"/>
        <w:rPr>
          <w:rFonts w:hint="eastAsia" w:ascii="宋体" w:hAnsi="宋体" w:eastAsia="宋体" w:cs="宋体"/>
          <w:lang w:val="en-US" w:eastAsia="zh-CN"/>
        </w:rPr>
      </w:pPr>
      <w:r>
        <w:rPr>
          <w:rFonts w:hint="eastAsia" w:ascii="黑体" w:hAnsi="黑体" w:eastAsia="黑体" w:cs="黑体"/>
          <w:sz w:val="30"/>
          <w:szCs w:val="30"/>
        </w:rPr>
        <w:t>报告人:</w:t>
      </w:r>
      <w:r>
        <w:rPr>
          <w:rFonts w:hint="eastAsia" w:ascii="黑体" w:hAnsi="黑体" w:eastAsia="黑体" w:cs="黑体"/>
          <w:sz w:val="30"/>
          <w:szCs w:val="30"/>
          <w:lang w:val="en-US" w:eastAsia="zh-CN"/>
        </w:rPr>
        <w:t xml:space="preserve"> hohoho</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bookmarkStart w:id="0" w:name="_GoBack"/>
      <w:bookmarkEnd w:id="0"/>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lang w:val="en-US" w:eastAsia="zh-CN"/>
        </w:rPr>
        <w:t>所以、</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项目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分配。如图2-1所示，得益于LSTM的网络架构：遗忘门、记忆门、输出门，如果信息没变化，网络不会学到新的模式，当有新的信息，相应的模式就会被学习到。通过分析LSTM的“记忆”，可以重构出关键事件这些信息，并根据最后预测的奖励的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确定每个触点对最终转化效果的价值贡献进行分析的方法，常应用于数字营销场景，如顾客从开始对某种产品产生初始印象到最终购买该产品期间，可能会涉及多个渠道（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落子的每部棋可类比于每个广告渠道，下棋的最终输赢结果则类比于整体广告效果是否让顾客最终购买了该产品，从而中国象棋的信用分配问题可以借鉴广告的多触点归因分析来解决。本文将使用LSTM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处理后，还基于原始数据组合新的数据特征。 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0" t="0" r="11430" b="17145"/>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主要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数据特征进行编码，分别保留每一步的输出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多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输出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所有动作都得到相同的奖励分配，即平均分配方式）与本论文的奖励分配方式对比结果，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分配结果，蓝色是赢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赢时AlphaGo Zero的分配方式（所有落子动作都赋值奖励-1）</w:t>
      </w:r>
    </w:p>
    <w:p>
      <w:pPr>
        <w:numPr>
          <w:numId w:val="0"/>
        </w:numPr>
        <w:ind w:leftChars="0"/>
        <w:rPr>
          <w:rFonts w:hint="eastAsia" w:ascii="黑体" w:hAnsi="黑体" w:eastAsia="黑体" w:cs="黑体"/>
          <w:sz w:val="36"/>
          <w:szCs w:val="36"/>
          <w:lang w:val="en-US" w:eastAsia="zh-CN"/>
        </w:rPr>
      </w:pPr>
    </w:p>
    <w:p>
      <w:pPr>
        <w:numPr>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比较本论文所展现的架构有何优势等问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 将实施该奖励分配方案，其中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 将尝试根据时间衰减策略分配奖励，逐渐降低早期动作的奖励权重，以探索这种方式是否能够更好地平衡长期和短期奖励。</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 我们将引入其他带有注意力机制的模型，例如Transformer等，与我们的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 将对本论文提出的架构进行消融实验，逐步去除注意力机制等关键组件，以验证这些组件对于模型性能的贡献。</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我们的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象棋博弈系统： 将我们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 我们将进行对模型决策的解释性分析，例如通过可视化注意力权重等方式，揭示模型在不同决策点上的关注重点，从而增加模型解释性。</w:t>
      </w:r>
    </w:p>
    <w:p>
      <w:pPr>
        <w:spacing w:line="360" w:lineRule="auto"/>
        <w:ind w:firstLine="420" w:firstLineChars="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论文撰写，预计2023年11月完成论文初稿。</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lang w:val="en-US" w:eastAsia="zh-CN"/>
        </w:rPr>
        <w:fldChar w:fldCharType="begin"/>
      </w:r>
      <w:r>
        <w:rPr>
          <w:rFonts w:hint="eastAsia"/>
          <w:lang w:val="en-US" w:eastAsia="zh-CN"/>
        </w:rPr>
        <w:instrText xml:space="preserve"> HYPERLINK "https://www.xqbase.com/protocol/cchess_fen.htm" </w:instrText>
      </w:r>
      <w:r>
        <w:rPr>
          <w:rFonts w:hint="eastAsia"/>
          <w:lang w:val="en-US" w:eastAsia="zh-CN"/>
        </w:rPr>
        <w:fldChar w:fldCharType="separate"/>
      </w:r>
      <w:r>
        <w:rPr>
          <w:rStyle w:val="10"/>
          <w:rFonts w:hint="eastAsia"/>
          <w:lang w:val="en-US" w:eastAsia="zh-CN"/>
        </w:rPr>
        <w:t>https://www.xqbase.com/protocol/cchess_fen.htm</w:t>
      </w:r>
      <w:r>
        <w:rPr>
          <w:rFonts w:hint="eastAsia"/>
          <w:lang w:val="en-US" w:eastAsia="zh-CN"/>
        </w:rPr>
        <w:fldChar w:fldCharType="end"/>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lang w:val="en-US" w:eastAsia="zh-CN"/>
        </w:rPr>
        <w:fldChar w:fldCharType="begin"/>
      </w:r>
      <w:r>
        <w:rPr>
          <w:rFonts w:hint="eastAsia"/>
          <w:lang w:val="en-US" w:eastAsia="zh-CN"/>
        </w:rPr>
        <w:instrText xml:space="preserve"> HYPERLINK "https://www.xqbase.com/protocol/cchess_move.htm" </w:instrText>
      </w:r>
      <w:r>
        <w:rPr>
          <w:rFonts w:hint="eastAsia"/>
          <w:lang w:val="en-US" w:eastAsia="zh-CN"/>
        </w:rPr>
        <w:fldChar w:fldCharType="separate"/>
      </w:r>
      <w:r>
        <w:rPr>
          <w:rStyle w:val="10"/>
          <w:rFonts w:hint="eastAsia"/>
          <w:lang w:val="en-US" w:eastAsia="zh-CN"/>
        </w:rPr>
        <w:t>https://www.xqbase.com/protocol/cchess_move.htm</w:t>
      </w:r>
      <w:r>
        <w:rPr>
          <w:rFonts w:hint="eastAsia"/>
          <w:lang w:val="en-US" w:eastAsia="zh-C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5"/>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6B7D45"/>
    <w:rsid w:val="03E63E04"/>
    <w:rsid w:val="06BE2A7E"/>
    <w:rsid w:val="0DD405FA"/>
    <w:rsid w:val="12697570"/>
    <w:rsid w:val="13D50C28"/>
    <w:rsid w:val="1E773ABB"/>
    <w:rsid w:val="1F690195"/>
    <w:rsid w:val="23F76998"/>
    <w:rsid w:val="245E72A7"/>
    <w:rsid w:val="25263AD4"/>
    <w:rsid w:val="25A62D0F"/>
    <w:rsid w:val="25B032A3"/>
    <w:rsid w:val="27856A7C"/>
    <w:rsid w:val="2A705F79"/>
    <w:rsid w:val="2E443976"/>
    <w:rsid w:val="2E8F6F29"/>
    <w:rsid w:val="357118F9"/>
    <w:rsid w:val="3D687B67"/>
    <w:rsid w:val="3EA60606"/>
    <w:rsid w:val="400A2176"/>
    <w:rsid w:val="410A340F"/>
    <w:rsid w:val="44511355"/>
    <w:rsid w:val="490673F8"/>
    <w:rsid w:val="49E23E20"/>
    <w:rsid w:val="4D8046B5"/>
    <w:rsid w:val="4DB27309"/>
    <w:rsid w:val="4FBE46AE"/>
    <w:rsid w:val="517D4BB0"/>
    <w:rsid w:val="52D22DAC"/>
    <w:rsid w:val="52FD606F"/>
    <w:rsid w:val="55514194"/>
    <w:rsid w:val="59A25FC3"/>
    <w:rsid w:val="59E00D5A"/>
    <w:rsid w:val="5A1530F9"/>
    <w:rsid w:val="5B85605C"/>
    <w:rsid w:val="60E87B24"/>
    <w:rsid w:val="62535EA6"/>
    <w:rsid w:val="629018FC"/>
    <w:rsid w:val="648844C8"/>
    <w:rsid w:val="653C285D"/>
    <w:rsid w:val="66CA7430"/>
    <w:rsid w:val="66EA1469"/>
    <w:rsid w:val="67582877"/>
    <w:rsid w:val="679D34B6"/>
    <w:rsid w:val="69AE49D0"/>
    <w:rsid w:val="6AA66B2B"/>
    <w:rsid w:val="6BFE32CE"/>
    <w:rsid w:val="6C215CE4"/>
    <w:rsid w:val="6DF7472C"/>
    <w:rsid w:val="6E1958FC"/>
    <w:rsid w:val="6E994C77"/>
    <w:rsid w:val="6F765F90"/>
    <w:rsid w:val="70BD01D7"/>
    <w:rsid w:val="73E40759"/>
    <w:rsid w:val="75004774"/>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uiPriority w:val="0"/>
    <w:pPr>
      <w:snapToGrid w:val="0"/>
      <w:jc w:val="left"/>
    </w:pPr>
  </w:style>
  <w:style w:type="paragraph" w:styleId="3">
    <w:name w:val="footer"/>
    <w:basedOn w:val="1"/>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Pages>
  <Words>0</Words>
  <Characters>0</Characters>
  <Lines>0</Lines>
  <Paragraphs>0</Paragraphs>
  <TotalTime>13</TotalTime>
  <ScaleCrop>false</ScaleCrop>
  <LinksUpToDate>false</LinksUpToDate>
  <CharactersWithSpaces>0</CharactersWithSpaces>
  <Application>WPS Office_12.1.0.1512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3T16:04:19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120</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